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28D38A7F" w:rsidR="00144530" w:rsidRDefault="00144530">
      <w:r>
        <w:rPr>
          <w:b/>
          <w:bCs/>
        </w:rPr>
        <w:t>Authors:</w:t>
      </w:r>
      <w:r w:rsidR="00E7433B">
        <w:rPr>
          <w:b/>
          <w:bCs/>
        </w:rPr>
        <w:t xml:space="preserve"> </w:t>
      </w:r>
      <w:r w:rsidR="00E7433B">
        <w:t>Alice MacQueen*, Li Zhang*, Jason Bonette, …who else? …, Tom Juenger</w:t>
      </w:r>
      <w:r>
        <w:t xml:space="preserve"> </w:t>
      </w:r>
    </w:p>
    <w:p w14:paraId="5674EB53" w14:textId="77777777" w:rsidR="00E374AB" w:rsidRDefault="00E374AB"/>
    <w:p w14:paraId="53C1B0A8" w14:textId="7ACB47FB" w:rsidR="009944C8" w:rsidRPr="009944C8" w:rsidRDefault="009944C8">
      <w:pPr>
        <w:rPr>
          <w:b/>
          <w:bCs/>
        </w:rPr>
      </w:pPr>
      <w:r w:rsidRPr="009944C8">
        <w:rPr>
          <w:b/>
          <w:bCs/>
        </w:rPr>
        <w:t>Intended Audience:</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4F905C61"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77777777"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w:t>
      </w:r>
      <w:r>
        <w:lastRenderedPageBreak/>
        <w:t xml:space="preserve">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0EA45F1A" w14:textId="632DD738" w:rsidR="000B43C1" w:rsidRDefault="000B43C1" w:rsidP="00E374AB">
      <w:pPr>
        <w:ind w:firstLine="72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2" w:name="_Hlk41465404"/>
      <w:r>
        <w:t xml:space="preserve"> (</w:t>
      </w:r>
      <w:proofErr w:type="spellStart"/>
      <w:r>
        <w:t>Madakadze</w:t>
      </w:r>
      <w:proofErr w:type="spellEnd"/>
      <w:r>
        <w:t xml:space="preserve"> et al 1998c; Sanderson and Wolf, 1995a, 1995b).</w:t>
      </w:r>
      <w:bookmarkEnd w:id="2"/>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1F7B6ADF"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6CB2A87B" w14:textId="666C4277" w:rsidR="007B4B3A" w:rsidRDefault="00203580" w:rsidP="007B4B3A">
      <w:pPr>
        <w:ind w:firstLine="720"/>
      </w:pPr>
      <w:r>
        <w:t xml:space="preserve">Switchgrass has substantial untapped genetic and morphological diversity, with tetraploid and octoploid individuals (cite), three distinctive ecotypes, and three geographically distinct, deeply diverged genetic subpopulations within tetraploid individuals (Lovell et al 20XX). Upland individuals are smaller in stature than lowland individuals, other big differences (cite). There is also a coastal ecotype with lowland whole-plant characteristics and upland leaf characteristics (Lovell et al 20XX).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791C3F3A"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66959404"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w:t>
      </w:r>
      <w:r w:rsidR="00E374AB">
        <w:t xml:space="preserve">with sequence data </w:t>
      </w:r>
      <w:r w:rsidR="00F16304">
        <w:t xml:space="preserve">(Lovell et al </w:t>
      </w:r>
      <w:r w:rsidR="007D18ED">
        <w:t>202X</w:t>
      </w:r>
      <w:r w:rsidR="00F16304">
        <w:t>), admixed</w:t>
      </w:r>
      <w:r w:rsidR="009E0622">
        <w:t>/</w:t>
      </w:r>
      <w:proofErr w:type="spellStart"/>
      <w:r w:rsidR="009E0622">
        <w:t>un</w:t>
      </w:r>
      <w:r w:rsidR="00E374AB">
        <w:t>sequenced</w:t>
      </w:r>
      <w:proofErr w:type="spellEnd"/>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58DE37E9" w14:textId="60F77E84"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8856CF">
        <w:t xml:space="preserve">. Response </w:t>
      </w:r>
      <w:r w:rsidR="00717014">
        <w:t>to this cue</w:t>
      </w:r>
      <w:r w:rsidR="007168D8">
        <w:t xml:space="preserve"> may be segregating</w:t>
      </w:r>
      <w:r w:rsidR="00717014">
        <w:t xml:space="preserve"> within the Atlantic subpopulation and within 8X </w:t>
      </w:r>
      <w:r w:rsidR="00E27759">
        <w:t>individuals and</w:t>
      </w:r>
      <w:r w:rsidR="006D38ED">
        <w:t xml:space="preserve"> is absent or rare in Midwest individuals.</w:t>
      </w:r>
    </w:p>
    <w:p w14:paraId="0095F2DC" w14:textId="77777777" w:rsidR="006D38ED" w:rsidRDefault="006D38ED" w:rsidP="006D38ED">
      <w:r>
        <w:rPr>
          <w:noProof/>
        </w:rPr>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66C8039B" w:rsidR="009A6D99" w:rsidRDefault="006D38ED" w:rsidP="00E7433B">
      <w:pPr>
        <w:ind w:firstLine="720"/>
      </w:pPr>
      <w:r>
        <w:lastRenderedPageBreak/>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 xml:space="preserve">modelled daylength at flowering as a function of common garden and </w:t>
      </w:r>
      <w:r w:rsidR="00E374AB">
        <w:t>a genomic relationship</w:t>
      </w:r>
      <w:r w:rsidR="00D56C76">
        <w:t xml:space="preserve"> matrix</w:t>
      </w:r>
      <w:r w:rsidR="00E374AB">
        <w:t xml:space="preserve"> (GRM)</w:t>
      </w:r>
      <w:r>
        <w:t>, both</w:t>
      </w:r>
      <w:r w:rsidR="00D56C76">
        <w:t xml:space="preserve"> as random effects</w:t>
      </w:r>
      <w:r>
        <w:t>. To ensure we detected a daylength cue for shortening days, we</w:t>
      </w:r>
      <w:r w:rsidR="00D56C76">
        <w:t xml:space="preserve"> removed daylength</w:t>
      </w:r>
      <w:r w:rsidR="00A549E4">
        <w:t xml:space="preserve"> response</w:t>
      </w:r>
      <w:r w:rsidR="00D56C76">
        <w:t xml:space="preserve"> values for genotypes that flowered during lengthening days. The heritability for daylength at flowering</w:t>
      </w:r>
      <w:r w:rsidR="0082026A">
        <w:t xml:space="preserve"> during shortening days</w:t>
      </w:r>
      <w:r w:rsidR="00D56C76">
        <w:t xml:space="preserve"> was </w:t>
      </w:r>
      <w:commentRangeStart w:id="3"/>
      <w:r w:rsidR="00D56C76">
        <w:t>12%</w:t>
      </w:r>
      <w:r w:rsidR="006C3D6D">
        <w:t>, while the heritability for flowering as a Julian date for the same set of individuals was 23.</w:t>
      </w:r>
      <w:r w:rsidR="00AF5437">
        <w:t>7</w:t>
      </w:r>
      <w:r w:rsidR="006C3D6D">
        <w:t>%</w:t>
      </w:r>
      <w:commentRangeEnd w:id="3"/>
      <w:r w:rsidR="002A25F9">
        <w:rPr>
          <w:rStyle w:val="CommentReference"/>
        </w:rPr>
        <w:commentReference w:id="3"/>
      </w:r>
      <w:r w:rsidR="006C3D6D">
        <w:t xml:space="preserve"> </w:t>
      </w:r>
      <w:r w:rsidR="00176CA1">
        <w:t>(Supplementary Table: Variance Components analysis)</w:t>
      </w:r>
      <w:r w:rsidR="009B6ED2">
        <w:t xml:space="preserve">. </w:t>
      </w:r>
      <w:r w:rsidR="00131685">
        <w:t>This reduction in heritability did not support the hypothesis that flowering was cued by</w:t>
      </w:r>
      <w:r w:rsidR="001B6997">
        <w:t xml:space="preserve"> </w:t>
      </w:r>
      <w:r>
        <w:t xml:space="preserve">any specific day length during shortening days in our common gardens. </w:t>
      </w:r>
      <w:r w:rsidR="001B6997">
        <w:t xml:space="preserve">Instead, the flowering photoperiodicity cue </w:t>
      </w:r>
      <w:r w:rsidR="00131685">
        <w:t xml:space="preserve">was </w:t>
      </w:r>
      <w:r w:rsidR="00E374AB">
        <w:t xml:space="preserve">simply </w:t>
      </w:r>
      <w:r w:rsidR="001B6997">
        <w:t>exposure to shortening days.</w:t>
      </w:r>
    </w:p>
    <w:p w14:paraId="2F1666AF" w14:textId="734F0DD7" w:rsidR="00E7433B" w:rsidRDefault="002D1D34" w:rsidP="00E7433B">
      <w:pPr>
        <w:ind w:firstLine="720"/>
      </w:pPr>
      <w:r>
        <w:t xml:space="preserve">Next, we evaluated </w:t>
      </w:r>
      <w:r w:rsidR="006D38ED">
        <w:t>whether</w:t>
      </w:r>
      <w:r>
        <w:t xml:space="preserve"> photoperiodicity</w:t>
      </w:r>
      <w:r w:rsidR="009B6ED2">
        <w:t>, defined</w:t>
      </w:r>
      <w:r w:rsidR="00176CA1">
        <w:t xml:space="preserve"> </w:t>
      </w:r>
      <w:r w:rsidR="009B6ED2">
        <w:t>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w:t>
      </w:r>
      <w:r w:rsidR="00E374AB">
        <w:rPr>
          <w:rFonts w:cstheme="minorHAnsi"/>
        </w:rPr>
        <w:t>°N</w:t>
      </w:r>
      <w:r w:rsidR="00205EC7">
        <w:t xml:space="preserve"> </w:t>
      </w:r>
      <w:r w:rsidR="00717014">
        <w:t>did not flower until days were</w:t>
      </w:r>
      <w:r w:rsidR="00205EC7">
        <w:t xml:space="preserve"> shortening at the Texas sites, while the majority of plants from latitudes of origin above 38</w:t>
      </w:r>
      <w:r w:rsidR="00E374AB">
        <w:rPr>
          <w:rFonts w:cstheme="minorHAnsi"/>
        </w:rPr>
        <w:t>°N</w:t>
      </w:r>
      <w:r w:rsidR="00205EC7">
        <w:t xml:space="preserve"> flowered while days were lengthening. Interestingly, the Oklahoma (OK) site, </w:t>
      </w:r>
      <w:r w:rsidR="00717014">
        <w:t>our first common garden at which</w:t>
      </w:r>
      <w:r w:rsidR="00205EC7">
        <w:t xml:space="preserve"> most genotypes flowered during shortening days, was at 36</w:t>
      </w:r>
      <w:r w:rsidR="00E374AB">
        <w:rPr>
          <w:rFonts w:cstheme="minorHAnsi"/>
        </w:rPr>
        <w:t>°N</w:t>
      </w:r>
      <w:r w:rsidR="00717014">
        <w:t>; in contrast,</w:t>
      </w:r>
      <w:r w:rsidR="007B4B3A">
        <w:t xml:space="preserve"> the three sites where a photoperiod cue was evident were below 32</w:t>
      </w:r>
      <w:r w:rsidR="00E374AB">
        <w:rPr>
          <w:rFonts w:cstheme="minorHAnsi"/>
        </w:rPr>
        <w:t>°N</w:t>
      </w:r>
      <w:r w:rsidR="00205EC7">
        <w:t>.</w:t>
      </w:r>
      <w:r w:rsidR="00717014">
        <w:t xml:space="preserve"> </w:t>
      </w:r>
      <w:r w:rsidR="00D761BB">
        <w:t>P</w:t>
      </w:r>
      <w:r w:rsidR="00205EC7">
        <w:t xml:space="preserve">lants grown </w:t>
      </w:r>
      <w:r w:rsidR="00D761BB">
        <w:t xml:space="preserve">in 2019 in our common gardens </w:t>
      </w:r>
      <w:r w:rsidR="00E374AB">
        <w:t xml:space="preserve">north of </w:t>
      </w:r>
      <w:r w:rsidR="007B4B3A">
        <w:t>35</w:t>
      </w:r>
      <w:r w:rsidR="00E374AB">
        <w:rPr>
          <w:rFonts w:cstheme="minorHAnsi"/>
        </w:rPr>
        <w:t>°N</w:t>
      </w:r>
      <w:r w:rsidR="00E374AB">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 xml:space="preserve">As this is a common feature of growing seasons at these latitudes, we </w:t>
      </w:r>
      <w:r w:rsidR="00D761BB">
        <w:t>hypothesize</w:t>
      </w:r>
      <w:r w:rsidR="00205EC7">
        <w:t xml:space="preserve">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67B2D9F4" w:rsidR="00412A1F" w:rsidRDefault="001B6997" w:rsidP="00973DCA">
      <w:pPr>
        <w:ind w:firstLine="720"/>
      </w:pPr>
      <w:r>
        <w:lastRenderedPageBreak/>
        <w:t xml:space="preserve">Because switchgrass phenology is closely correlated with growing degree days (GDD) during vegetative growth, </w:t>
      </w:r>
      <w:r w:rsidR="00DA5FEB">
        <w:t xml:space="preserve">we </w:t>
      </w:r>
      <w:r w:rsidR="00E7433B">
        <w:t>test</w:t>
      </w:r>
      <w:r w:rsidR="00DA5FEB">
        <w:t>ed</w:t>
      </w:r>
      <w:r w:rsidR="00E7433B">
        <w:t xml:space="preserve"> for a temperature-based</w:t>
      </w:r>
      <w:r w:rsidR="00351571">
        <w:t xml:space="preserve"> environmental cue for flowering</w:t>
      </w:r>
      <w:r w:rsidR="00DA5FEB">
        <w:t>. To do this,</w:t>
      </w:r>
      <w:r w:rsidR="00351571">
        <w:t xml:space="preserve"> w</w:t>
      </w:r>
      <w:r w:rsidR="00A86B1F">
        <w:t xml:space="preserve">e </w:t>
      </w:r>
      <w:r w:rsidR="006E389A">
        <w:t>evaluated</w:t>
      </w:r>
      <w:r w:rsidR="007D18ED">
        <w:t xml:space="preserve"> </w:t>
      </w:r>
      <w:r w:rsidR="00A86B1F">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proofErr w:type="spellStart"/>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w:t>
      </w:r>
      <w:r w:rsidR="00131685">
        <w:t xml:space="preserve">response </w:t>
      </w:r>
      <w:r w:rsidR="000B6138">
        <w:t xml:space="preserve">values for genotypes predicted to have a photoperiod cue at </w:t>
      </w:r>
      <w:r w:rsidR="006B4FBE">
        <w:t xml:space="preserve">the four </w:t>
      </w:r>
      <w:r w:rsidR="000B6138">
        <w:t xml:space="preserve">common gardens south of </w:t>
      </w:r>
      <w:r w:rsidR="00BA245F">
        <w:t>38</w:t>
      </w:r>
      <w:r w:rsidR="00DA5FEB">
        <w:rPr>
          <w:rFonts w:cstheme="minorHAnsi"/>
        </w:rPr>
        <w:t>°N</w:t>
      </w:r>
      <w:r w:rsidR="00DA5FEB">
        <w:t>.</w:t>
      </w:r>
      <w:r w:rsidR="000B6138">
        <w:t xml:space="preserve"> </w:t>
      </w:r>
      <w:r w:rsidR="00E26CA0">
        <w:t xml:space="preserve">Including these </w:t>
      </w:r>
      <w:r w:rsidR="006B4FBE">
        <w:t xml:space="preserve">GDD </w:t>
      </w:r>
      <w:r w:rsidR="00131685">
        <w:t xml:space="preserve">response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commentRangeStart w:id="4"/>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xml:space="preserve">); </w:t>
      </w:r>
      <w:commentRangeEnd w:id="4"/>
      <w:r w:rsidR="002A25F9">
        <w:rPr>
          <w:rStyle w:val="CommentReference"/>
        </w:rPr>
        <w:commentReference w:id="4"/>
      </w:r>
      <w:r w:rsidR="00E4507C">
        <w:t>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w:t>
      </w:r>
      <w:commentRangeStart w:id="5"/>
      <w:r w:rsidR="00412A1F">
        <w:t xml:space="preserve">30%, while the heritability for flowering as a Julian date for the same set of individuals was 10.8% </w:t>
      </w:r>
      <w:commentRangeEnd w:id="5"/>
      <w:r w:rsidR="002A25F9">
        <w:rPr>
          <w:rStyle w:val="CommentReference"/>
        </w:rPr>
        <w:commentReference w:id="5"/>
      </w:r>
      <w:r w:rsidR="00412A1F">
        <w:t xml:space="preserve">(Supplementary Table: Variance Components analysis). </w:t>
      </w:r>
      <w:r w:rsidR="002A25F9">
        <w:t>Thus, m</w:t>
      </w:r>
      <w:r w:rsidR="00131685">
        <w:t>ore phenotypic variance was explained by GDD than by Julian date for these individuals.</w:t>
      </w:r>
    </w:p>
    <w:p w14:paraId="3D48899C" w14:textId="6029C2F6" w:rsidR="00741E58" w:rsidRDefault="006B4FBE" w:rsidP="00973DCA">
      <w:pPr>
        <w:ind w:firstLine="720"/>
      </w:pPr>
      <w:r>
        <w:t xml:space="preserve">If flowering date is frequently a function of GDD in switchgrass, this </w:t>
      </w:r>
      <w:r w:rsidR="002A25F9">
        <w:t>explains</w:t>
      </w:r>
      <w:r>
        <w:t xml:space="preserve"> observations that moving southern populations northwards delays flowering, and moving northern populations south hastens flowering (</w:t>
      </w:r>
      <w:commentRangeStart w:id="6"/>
      <w:r>
        <w:t>Sanderson et al 1996</w:t>
      </w:r>
      <w:commentRangeEnd w:id="6"/>
      <w:r w:rsidR="002A25F9">
        <w:rPr>
          <w:rStyle w:val="CommentReference"/>
        </w:rPr>
        <w:commentReference w:id="6"/>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 consistent, high GDD cue for flowering in the Gulf subpopulation that is superseded by a </w:t>
      </w:r>
      <w:r w:rsidR="00741E58">
        <w:t>photoperiod cue</w:t>
      </w:r>
      <w:r w:rsidR="00412A1F">
        <w:t xml:space="preserve">, </w:t>
      </w:r>
      <w:r w:rsidR="002A25F9">
        <w:t xml:space="preserve">and the potential for both of these cues to be </w:t>
      </w:r>
      <w:r w:rsidR="00412A1F">
        <w:t xml:space="preserve">segregating in the Atlantic subpopulation by latitude of origin.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 xml:space="preserve">gardens </w:t>
      </w:r>
      <w:commentRangeStart w:id="7"/>
      <w:r w:rsidR="00233A42">
        <w:t>and</w:t>
      </w:r>
      <w:r w:rsidR="002E3A05">
        <w:t xml:space="preserve"> </w:t>
      </w:r>
      <w:r w:rsidR="002A25F9">
        <w:t>had heritable variation for flowering</w:t>
      </w:r>
      <w:r w:rsidR="002E3A05">
        <w:t xml:space="preserve"> in response to two distinct environmental cues</w:t>
      </w:r>
      <w:commentRangeEnd w:id="7"/>
      <w:r w:rsidR="00DE35D3">
        <w:rPr>
          <w:rStyle w:val="CommentReference"/>
        </w:rPr>
        <w:commentReference w:id="7"/>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 xml:space="preserve">n </w:t>
      </w:r>
      <w:r w:rsidR="00706E79">
        <w:lastRenderedPageBreak/>
        <w:t>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w:t>
      </w:r>
      <w:proofErr w:type="spellStart"/>
      <w:r w:rsidR="00975C00">
        <w:t>AxD</w:t>
      </w:r>
      <w:proofErr w:type="spellEnd"/>
      <w:r w:rsidR="00975C00">
        <w:t xml:space="preserve"> 0% of 119; </w:t>
      </w:r>
      <w:proofErr w:type="spellStart"/>
      <w:r w:rsidR="00975C00">
        <w:t>VxW</w:t>
      </w:r>
      <w:proofErr w:type="spellEnd"/>
      <w:r w:rsidR="00975C00">
        <w:t xml:space="preserve"> 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8"/>
      <w:r w:rsidR="00855134">
        <w:t>subpopulation</w:t>
      </w:r>
      <w:commentRangeEnd w:id="8"/>
      <w:r w:rsidR="00360B3A">
        <w:rPr>
          <w:rStyle w:val="CommentReference"/>
        </w:rPr>
        <w:commentReference w:id="8"/>
      </w:r>
      <w:r w:rsidR="00406FA1">
        <w:t xml:space="preserve">. </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530B2ADA"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r w:rsidR="0008173C">
        <w:t>There were five QTL for flowering GDD, all of which overlapped with QTL for flowering date.</w:t>
      </w:r>
      <w:r w:rsidR="005A0A1B">
        <w:t xml:space="preserve"> 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5N</w:t>
      </w:r>
      <w:r w:rsidR="005A0A1B">
        <w:t xml:space="preserve"> was</w:t>
      </w:r>
      <w:r w:rsidR="00883C70">
        <w:t xml:space="preserve"> highly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8E5DB33" w:rsidR="002A0403" w:rsidRDefault="001F7232" w:rsidP="00DC1F5D">
      <w:pPr>
        <w:ind w:firstLine="720"/>
      </w:pPr>
      <w:r>
        <w:rPr>
          <w:noProof/>
        </w:rPr>
        <w:lastRenderedPageBreak/>
        <w:drawing>
          <wp:anchor distT="0" distB="0" distL="114300" distR="114300" simplePos="0" relativeHeight="251680768" behindDoc="0" locked="0" layoutInCell="1" allowOverlap="1" wp14:anchorId="79678337" wp14:editId="1832C910">
            <wp:simplePos x="0" y="0"/>
            <wp:positionH relativeFrom="column">
              <wp:posOffset>-60187</wp:posOffset>
            </wp:positionH>
            <wp:positionV relativeFrom="paragraph">
              <wp:posOffset>5807103</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442F71">
        <w:rPr>
          <w:noProof/>
        </w:rPr>
        <w:drawing>
          <wp:anchor distT="0" distB="0" distL="114300" distR="114300" simplePos="0" relativeHeight="251679744" behindDoc="0" locked="0" layoutInCell="1" allowOverlap="1" wp14:anchorId="1EFF12FF" wp14:editId="4F4788B5">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6">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9"/>
      <w:r w:rsidR="002A0403">
        <w:t xml:space="preserve">eight </w:t>
      </w:r>
      <w:commentRangeEnd w:id="9"/>
      <w:r>
        <w:rPr>
          <w:rStyle w:val="CommentReference"/>
        </w:rPr>
        <w:commentReference w:id="9"/>
      </w:r>
      <w:r w:rsidR="002A0403">
        <w:t xml:space="preserve">QTL 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 xml:space="preserve">All eight QTL </w:t>
      </w:r>
      <w:r w:rsidR="00AE5D08">
        <w:lastRenderedPageBreak/>
        <w:t>affected flowering date for at least one northern site for both the early and late flowering allele sets. Th</w:t>
      </w:r>
      <w:r w:rsidR="0061553C">
        <w:t>us,</w:t>
      </w:r>
      <w:r w:rsidR="00AE5D08">
        <w:t xml:space="preserve"> we hypothesized that all eight regions were important regions affecting </w:t>
      </w:r>
      <w:r>
        <w:rPr>
          <w:noProof/>
        </w:rPr>
        <w:drawing>
          <wp:anchor distT="0" distB="0" distL="114300" distR="114300" simplePos="0" relativeHeight="251681792" behindDoc="0" locked="0" layoutInCell="1" allowOverlap="1" wp14:anchorId="0AB1FFF9" wp14:editId="053A72DB">
            <wp:simplePos x="0" y="0"/>
            <wp:positionH relativeFrom="margin">
              <wp:align>right</wp:align>
            </wp:positionH>
            <wp:positionV relativeFrom="paragraph">
              <wp:posOffset>445411</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AE5D08">
        <w:t xml:space="preserve">flowering in the Midwest subpopulation. </w:t>
      </w:r>
    </w:p>
    <w:p w14:paraId="1516F8FD" w14:textId="5BDE291E" w:rsidR="00FF3752" w:rsidRDefault="00FF3752" w:rsidP="00DC1F5D">
      <w:pPr>
        <w:ind w:firstLine="720"/>
      </w:pPr>
      <w:r>
        <w:t xml:space="preserve">21 </w:t>
      </w:r>
      <w:proofErr w:type="spellStart"/>
      <w:r>
        <w:t>AxB</w:t>
      </w:r>
      <w:proofErr w:type="spellEnd"/>
      <w:r>
        <w:t xml:space="preserve"> accelerating flowering by decreasing required GDD. 16 </w:t>
      </w:r>
      <w:proofErr w:type="spellStart"/>
      <w:r>
        <w:t>CxD</w:t>
      </w:r>
      <w:proofErr w:type="spellEnd"/>
      <w:r w:rsidR="00450D52">
        <w:t xml:space="preserve"> accelerating at northern 5 sites. 2 accel 2 </w:t>
      </w:r>
      <w:proofErr w:type="spellStart"/>
      <w:r w:rsidR="00450D52">
        <w:t>decel</w:t>
      </w:r>
      <w:proofErr w:type="spellEnd"/>
      <w:r w:rsidR="00450D52">
        <w:t xml:space="preserve"> at KING in </w:t>
      </w:r>
      <w:proofErr w:type="spellStart"/>
      <w:r w:rsidR="00450D52">
        <w:t>AxB</w:t>
      </w:r>
      <w:proofErr w:type="spellEnd"/>
      <w:r w:rsidR="00450D52">
        <w:t xml:space="preserve">. 4 accel 2 </w:t>
      </w:r>
      <w:proofErr w:type="spellStart"/>
      <w:r w:rsidR="00450D52">
        <w:t>decel</w:t>
      </w:r>
      <w:proofErr w:type="spellEnd"/>
      <w:r w:rsidR="00450D52">
        <w:t xml:space="preserve"> at PKLE in </w:t>
      </w:r>
      <w:proofErr w:type="spellStart"/>
      <w:r w:rsidR="00450D52">
        <w:t>AxB</w:t>
      </w:r>
      <w:proofErr w:type="spellEnd"/>
      <w:r w:rsidR="00450D52">
        <w:t xml:space="preserve">. 4 accel at PKLE in </w:t>
      </w:r>
      <w:proofErr w:type="spellStart"/>
      <w:r w:rsidR="00450D52">
        <w:t>CxD</w:t>
      </w:r>
      <w:proofErr w:type="spellEnd"/>
      <w:r w:rsidR="00450D52">
        <w:t xml:space="preserve">. 1 accel at KING in </w:t>
      </w:r>
      <w:proofErr w:type="spellStart"/>
      <w:r w:rsidR="00450D52">
        <w:t>CxD</w:t>
      </w:r>
      <w:proofErr w:type="spellEnd"/>
      <w:r w:rsidR="00450D52">
        <w:t>.</w:t>
      </w:r>
    </w:p>
    <w:p w14:paraId="1E628AE7" w14:textId="14ACA48C" w:rsidR="001F7232" w:rsidRDefault="001F7232" w:rsidP="00DC1F5D">
      <w:pPr>
        <w:ind w:firstLine="720"/>
      </w:pPr>
    </w:p>
    <w:p w14:paraId="51906058" w14:textId="348214C0" w:rsidR="002A0403" w:rsidRDefault="00247A73" w:rsidP="002A0403">
      <w:r>
        <w:t>Kingsville</w:t>
      </w:r>
      <w:r w:rsidR="00705607">
        <w:t xml:space="preserve"> (TX1)</w:t>
      </w:r>
      <w:r>
        <w:t xml:space="preserve"> represents a marked departure from the temperate growth habits at the other nine sites. In general, </w:t>
      </w:r>
      <w:commentRangeStart w:id="10"/>
      <w:commentRangeStart w:id="11"/>
      <w:commentRangeStart w:id="12"/>
      <w:r>
        <w:t>heritability</w:t>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r>
        <w:t xml:space="preserve"> for flowering was lowest at </w:t>
      </w:r>
      <w:r w:rsidR="00705607">
        <w:t>TX1</w:t>
      </w:r>
      <w:r>
        <w:t xml:space="preserve"> in both the diversity panel and the </w:t>
      </w:r>
      <w:proofErr w:type="spellStart"/>
      <w:r>
        <w:t>fourway</w:t>
      </w:r>
      <w:proofErr w:type="spellEnd"/>
      <w:r>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w:t>
      </w:r>
      <w:r w:rsidR="00AA3D1A">
        <w:t>two</w:t>
      </w:r>
      <w:r w:rsidR="002059D6">
        <w:t xml:space="preserve"> delayed flowering. In </w:t>
      </w:r>
      <w:proofErr w:type="spellStart"/>
      <w:r w:rsidR="002059D6">
        <w:t>CxD</w:t>
      </w:r>
      <w:proofErr w:type="spellEnd"/>
      <w:r w:rsidR="002059D6">
        <w:t xml:space="preserve">, alleles at </w:t>
      </w:r>
      <w:r w:rsidR="00AA3D1A">
        <w:t>three</w:t>
      </w:r>
      <w:r w:rsidR="002059D6">
        <w:t xml:space="preserve"> Midwest QTL accelerated flowering. </w:t>
      </w:r>
    </w:p>
    <w:p w14:paraId="707C7FC7" w14:textId="6620334A" w:rsidR="00A94451" w:rsidRDefault="00A94451"/>
    <w:p w14:paraId="7DC2DE5A" w14:textId="63423070" w:rsidR="00872127" w:rsidRDefault="00442F71">
      <w:r w:rsidRPr="002C2BA5">
        <w:rPr>
          <w:noProof/>
        </w:rPr>
        <w:drawing>
          <wp:anchor distT="0" distB="0" distL="114300" distR="114300" simplePos="0" relativeHeight="251664384" behindDoc="0" locked="0" layoutInCell="1" allowOverlap="1" wp14:anchorId="39688C1F" wp14:editId="49848FB0">
            <wp:simplePos x="0" y="0"/>
            <wp:positionH relativeFrom="margin">
              <wp:posOffset>-131197</wp:posOffset>
            </wp:positionH>
            <wp:positionV relativeFrom="paragraph">
              <wp:posOffset>441</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p>
    <w:p w14:paraId="4EC0CAD2" w14:textId="67EA583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4044D41D" w:rsidR="001F188C" w:rsidRDefault="001F188C" w:rsidP="00247A73">
      <w:pPr>
        <w:ind w:firstLine="720"/>
      </w:pPr>
    </w:p>
    <w:p w14:paraId="65B207CA" w14:textId="7D62D92C" w:rsidR="001F188C" w:rsidRDefault="001F188C" w:rsidP="00247A73">
      <w:pPr>
        <w:ind w:firstLine="720"/>
      </w:pPr>
    </w:p>
    <w:p w14:paraId="54325B81" w14:textId="77777777" w:rsidR="00AA3D1A" w:rsidRDefault="00AA3D1A"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lastRenderedPageBreak/>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3"/>
      <w:r>
        <w:t xml:space="preserve">with one or more of </w:t>
      </w:r>
      <w:commentRangeEnd w:id="13"/>
      <w:r>
        <w:rPr>
          <w:rStyle w:val="CommentReference"/>
        </w:rPr>
        <w:commentReference w:id="13"/>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785F96FF"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lastRenderedPageBreak/>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C6E04F4" w14:textId="0D0BB86C" w:rsidR="00607E2B" w:rsidRDefault="00607E2B" w:rsidP="00607E2B">
      <w:pPr>
        <w:ind w:firstLine="720"/>
      </w:pPr>
      <w:r>
        <w:t xml:space="preserve">The formation of the </w:t>
      </w:r>
      <w:proofErr w:type="spellStart"/>
      <w:r>
        <w:t>fourway</w:t>
      </w:r>
      <w:proofErr w:type="spellEnd"/>
      <w:r>
        <w:t xml:space="preserve"> mapping population has been described previously (Lovell et al 2019). Briefly,</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5CA7F6D" w14:textId="7E1AF68A" w:rsidR="00607E2B" w:rsidRPr="00607E2B" w:rsidRDefault="00607E2B" w:rsidP="00607E2B">
      <w:r>
        <w:tab/>
        <w:t>The …</w:t>
      </w:r>
    </w:p>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4"/>
      <w:commentRangeEnd w:id="14"/>
      <w:r w:rsidR="00A2334A">
        <w:rPr>
          <w:rStyle w:val="CommentReference"/>
        </w:rPr>
        <w:commentReference w:id="14"/>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0758FACD"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 xml:space="preserve">The idea of this introduction is to convey the main findings of the research that has been done on switchgrass </w:t>
      </w:r>
      <w:proofErr w:type="spellStart"/>
      <w:r>
        <w:t>greenup</w:t>
      </w:r>
      <w:proofErr w:type="spellEnd"/>
      <w:r>
        <w:t xml:space="preserve">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3" w:author="Alice MacQueen" w:date="2020-06-19T13:52:00Z" w:initials="AHM">
    <w:p w14:paraId="3CDD2373" w14:textId="6CB8BC9A"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4" w:author="Alice MacQueen" w:date="2020-06-19T13:52:00Z" w:initials="AHM">
    <w:p w14:paraId="769D705C" w14:textId="7D00735C" w:rsidR="002A25F9" w:rsidRDefault="002A25F9">
      <w:pPr>
        <w:pStyle w:val="CommentText"/>
      </w:pPr>
      <w:r>
        <w:rPr>
          <w:rStyle w:val="CommentReference"/>
        </w:rPr>
        <w:annotationRef/>
      </w:r>
      <w:r>
        <w:t>Redo these using predict()/</w:t>
      </w:r>
      <w:proofErr w:type="spellStart"/>
      <w:proofErr w:type="gramStart"/>
      <w:r>
        <w:t>vpredict</w:t>
      </w:r>
      <w:proofErr w:type="spellEnd"/>
      <w:r>
        <w:t>(</w:t>
      </w:r>
      <w:proofErr w:type="gramEnd"/>
      <w:r>
        <w:t>)</w:t>
      </w:r>
    </w:p>
  </w:comment>
  <w:comment w:id="5" w:author="Alice MacQueen" w:date="2020-06-19T13:53:00Z" w:initials="AHM">
    <w:p w14:paraId="15569DF7" w14:textId="12B9622F"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6"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7" w:author="Alice MacQueen" w:date="2020-06-19T14:00:00Z" w:initials="AHM">
    <w:p w14:paraId="06FCE084" w14:textId="173E2D75" w:rsidR="00DE35D3" w:rsidRDefault="00DE35D3">
      <w:pPr>
        <w:pStyle w:val="CommentText"/>
      </w:pPr>
      <w:r>
        <w:rPr>
          <w:rStyle w:val="CommentReference"/>
        </w:rPr>
        <w:annotationRef/>
      </w:r>
      <w:r>
        <w:t>True?</w:t>
      </w:r>
    </w:p>
  </w:comment>
  <w:comment w:id="8"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lt;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9"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10"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11"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12"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13"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14"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3CDD2373" w15:done="0"/>
  <w15:commentEx w15:paraId="769D705C" w15:done="0"/>
  <w15:commentEx w15:paraId="15569DF7" w15:done="0"/>
  <w15:commentEx w15:paraId="2A81AE32" w15:done="0"/>
  <w15:commentEx w15:paraId="06FCE084" w15:done="0"/>
  <w15:commentEx w15:paraId="6433A3A6" w15:done="0"/>
  <w15:commentEx w15:paraId="2BFC99C7"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1B4" w16cex:dateUtc="2020-06-19T18:52:00Z"/>
  <w16cex:commentExtensible w16cex:durableId="22974189" w16cex:dateUtc="2020-06-19T18:52:00Z"/>
  <w16cex:commentExtensible w16cex:durableId="229741F1" w16cex:dateUtc="2020-06-19T18:53:00Z"/>
  <w16cex:commentExtensible w16cex:durableId="22974225" w16cex:dateUtc="2020-06-19T18:54:00Z"/>
  <w16cex:commentExtensible w16cex:durableId="22974386" w16cex:dateUtc="2020-06-19T19:00:00Z"/>
  <w16cex:commentExtensible w16cex:durableId="2297504F" w16cex:dateUtc="2020-06-19T19:55: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3CDD2373" w16cid:durableId="229741B4"/>
  <w16cid:commentId w16cid:paraId="769D705C" w16cid:durableId="22974189"/>
  <w16cid:commentId w16cid:paraId="15569DF7" w16cid:durableId="229741F1"/>
  <w16cid:commentId w16cid:paraId="2A81AE32" w16cid:durableId="22974225"/>
  <w16cid:commentId w16cid:paraId="06FCE084" w16cid:durableId="22974386"/>
  <w16cid:commentId w16cid:paraId="6433A3A6" w16cid:durableId="2297504F"/>
  <w16cid:commentId w16cid:paraId="2BFC99C7" w16cid:durableId="228E33CB"/>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4B007B" w14:textId="77777777" w:rsidR="00F864CB" w:rsidRDefault="00F864CB" w:rsidP="007B55E9">
      <w:pPr>
        <w:spacing w:after="0" w:line="240" w:lineRule="auto"/>
      </w:pPr>
      <w:r>
        <w:separator/>
      </w:r>
    </w:p>
  </w:endnote>
  <w:endnote w:type="continuationSeparator" w:id="0">
    <w:p w14:paraId="64674A78" w14:textId="77777777" w:rsidR="00F864CB" w:rsidRDefault="00F864CB"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D33E1" w14:textId="77777777" w:rsidR="00F864CB" w:rsidRDefault="00F864CB" w:rsidP="007B55E9">
      <w:pPr>
        <w:spacing w:after="0" w:line="240" w:lineRule="auto"/>
      </w:pPr>
      <w:r>
        <w:separator/>
      </w:r>
    </w:p>
  </w:footnote>
  <w:footnote w:type="continuationSeparator" w:id="0">
    <w:p w14:paraId="4F3EC2B4" w14:textId="77777777" w:rsidR="00F864CB" w:rsidRDefault="00F864CB"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173C"/>
    <w:rsid w:val="00083CC4"/>
    <w:rsid w:val="00092A16"/>
    <w:rsid w:val="00094F9D"/>
    <w:rsid w:val="000A37C2"/>
    <w:rsid w:val="000A4FC8"/>
    <w:rsid w:val="000A5C17"/>
    <w:rsid w:val="000B43C1"/>
    <w:rsid w:val="000B6138"/>
    <w:rsid w:val="000C3919"/>
    <w:rsid w:val="00113FD9"/>
    <w:rsid w:val="001218C4"/>
    <w:rsid w:val="00131685"/>
    <w:rsid w:val="00144530"/>
    <w:rsid w:val="001475B5"/>
    <w:rsid w:val="00176CA1"/>
    <w:rsid w:val="001A454F"/>
    <w:rsid w:val="001B6997"/>
    <w:rsid w:val="001F188C"/>
    <w:rsid w:val="001F591D"/>
    <w:rsid w:val="001F7232"/>
    <w:rsid w:val="00203580"/>
    <w:rsid w:val="00205939"/>
    <w:rsid w:val="002059D6"/>
    <w:rsid w:val="00205EC7"/>
    <w:rsid w:val="00233A42"/>
    <w:rsid w:val="00236B2F"/>
    <w:rsid w:val="00247A73"/>
    <w:rsid w:val="00255B02"/>
    <w:rsid w:val="00261633"/>
    <w:rsid w:val="002621DA"/>
    <w:rsid w:val="00265861"/>
    <w:rsid w:val="00286B13"/>
    <w:rsid w:val="00290289"/>
    <w:rsid w:val="002918DA"/>
    <w:rsid w:val="002A008E"/>
    <w:rsid w:val="002A0403"/>
    <w:rsid w:val="002A25F9"/>
    <w:rsid w:val="002A746D"/>
    <w:rsid w:val="002B35A4"/>
    <w:rsid w:val="002C2BA5"/>
    <w:rsid w:val="002D1D34"/>
    <w:rsid w:val="002D4FF6"/>
    <w:rsid w:val="002E3A05"/>
    <w:rsid w:val="00305FD5"/>
    <w:rsid w:val="00313DBE"/>
    <w:rsid w:val="00331407"/>
    <w:rsid w:val="00335591"/>
    <w:rsid w:val="00336B7B"/>
    <w:rsid w:val="0034545A"/>
    <w:rsid w:val="00351571"/>
    <w:rsid w:val="003528AB"/>
    <w:rsid w:val="00360B3A"/>
    <w:rsid w:val="00360D0B"/>
    <w:rsid w:val="00374233"/>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60B9"/>
    <w:rsid w:val="004C5D9D"/>
    <w:rsid w:val="004E7835"/>
    <w:rsid w:val="004F492B"/>
    <w:rsid w:val="005073D5"/>
    <w:rsid w:val="00543C77"/>
    <w:rsid w:val="0056359B"/>
    <w:rsid w:val="005779E9"/>
    <w:rsid w:val="0058030E"/>
    <w:rsid w:val="00593549"/>
    <w:rsid w:val="005A0A1B"/>
    <w:rsid w:val="005B48F5"/>
    <w:rsid w:val="005C1AE9"/>
    <w:rsid w:val="005D4CBB"/>
    <w:rsid w:val="00607E2B"/>
    <w:rsid w:val="0061553C"/>
    <w:rsid w:val="0062190D"/>
    <w:rsid w:val="00654CFA"/>
    <w:rsid w:val="006729EB"/>
    <w:rsid w:val="00673F5A"/>
    <w:rsid w:val="0069137C"/>
    <w:rsid w:val="006950C4"/>
    <w:rsid w:val="006B4FBE"/>
    <w:rsid w:val="006C3D6D"/>
    <w:rsid w:val="006C69D5"/>
    <w:rsid w:val="006D38ED"/>
    <w:rsid w:val="006D6A17"/>
    <w:rsid w:val="006E16D6"/>
    <w:rsid w:val="006E389A"/>
    <w:rsid w:val="006F3F61"/>
    <w:rsid w:val="007033E8"/>
    <w:rsid w:val="00705607"/>
    <w:rsid w:val="00706E79"/>
    <w:rsid w:val="007102B8"/>
    <w:rsid w:val="007168D8"/>
    <w:rsid w:val="00717014"/>
    <w:rsid w:val="00723A28"/>
    <w:rsid w:val="00730A2A"/>
    <w:rsid w:val="00741E58"/>
    <w:rsid w:val="0074757D"/>
    <w:rsid w:val="00781076"/>
    <w:rsid w:val="007A2678"/>
    <w:rsid w:val="007B4B3A"/>
    <w:rsid w:val="007B55E9"/>
    <w:rsid w:val="007D18ED"/>
    <w:rsid w:val="007D54E0"/>
    <w:rsid w:val="007F704B"/>
    <w:rsid w:val="0082026A"/>
    <w:rsid w:val="00854BAD"/>
    <w:rsid w:val="00855134"/>
    <w:rsid w:val="00866E58"/>
    <w:rsid w:val="00872127"/>
    <w:rsid w:val="00883C70"/>
    <w:rsid w:val="008856CF"/>
    <w:rsid w:val="008869BD"/>
    <w:rsid w:val="008D7BDE"/>
    <w:rsid w:val="008E2A5C"/>
    <w:rsid w:val="00905975"/>
    <w:rsid w:val="009219A5"/>
    <w:rsid w:val="00940202"/>
    <w:rsid w:val="00950031"/>
    <w:rsid w:val="0095061C"/>
    <w:rsid w:val="00973DCA"/>
    <w:rsid w:val="00975C00"/>
    <w:rsid w:val="00983E7E"/>
    <w:rsid w:val="009944C8"/>
    <w:rsid w:val="009A0C54"/>
    <w:rsid w:val="009A6D99"/>
    <w:rsid w:val="009B6ED2"/>
    <w:rsid w:val="009B6EED"/>
    <w:rsid w:val="009D1BE5"/>
    <w:rsid w:val="009E0622"/>
    <w:rsid w:val="009E7BE1"/>
    <w:rsid w:val="009F0157"/>
    <w:rsid w:val="009F1E92"/>
    <w:rsid w:val="00A11543"/>
    <w:rsid w:val="00A1326C"/>
    <w:rsid w:val="00A2334A"/>
    <w:rsid w:val="00A44561"/>
    <w:rsid w:val="00A549E4"/>
    <w:rsid w:val="00A604DC"/>
    <w:rsid w:val="00A70A2A"/>
    <w:rsid w:val="00A86B1F"/>
    <w:rsid w:val="00A94451"/>
    <w:rsid w:val="00AA0FD7"/>
    <w:rsid w:val="00AA114E"/>
    <w:rsid w:val="00AA3D1A"/>
    <w:rsid w:val="00AA7FA1"/>
    <w:rsid w:val="00AB1BEC"/>
    <w:rsid w:val="00AC59C4"/>
    <w:rsid w:val="00AE38E9"/>
    <w:rsid w:val="00AE5D08"/>
    <w:rsid w:val="00AF1543"/>
    <w:rsid w:val="00AF4FC9"/>
    <w:rsid w:val="00AF5437"/>
    <w:rsid w:val="00B2786C"/>
    <w:rsid w:val="00B30A74"/>
    <w:rsid w:val="00B50C97"/>
    <w:rsid w:val="00B71AB0"/>
    <w:rsid w:val="00B96AEC"/>
    <w:rsid w:val="00BA245F"/>
    <w:rsid w:val="00BA605A"/>
    <w:rsid w:val="00BE78DF"/>
    <w:rsid w:val="00BF7FD8"/>
    <w:rsid w:val="00C1388E"/>
    <w:rsid w:val="00C30D0C"/>
    <w:rsid w:val="00C41CBE"/>
    <w:rsid w:val="00C45AA6"/>
    <w:rsid w:val="00C45B1E"/>
    <w:rsid w:val="00C6309B"/>
    <w:rsid w:val="00C71E4E"/>
    <w:rsid w:val="00C94C15"/>
    <w:rsid w:val="00CB3AE3"/>
    <w:rsid w:val="00CC6D71"/>
    <w:rsid w:val="00CD6661"/>
    <w:rsid w:val="00D11638"/>
    <w:rsid w:val="00D33F3D"/>
    <w:rsid w:val="00D44CBF"/>
    <w:rsid w:val="00D56099"/>
    <w:rsid w:val="00D56C76"/>
    <w:rsid w:val="00D57CE3"/>
    <w:rsid w:val="00D72F4C"/>
    <w:rsid w:val="00D761BB"/>
    <w:rsid w:val="00D82B39"/>
    <w:rsid w:val="00D83F1A"/>
    <w:rsid w:val="00DA5FEB"/>
    <w:rsid w:val="00DC1F5D"/>
    <w:rsid w:val="00DD7C15"/>
    <w:rsid w:val="00DE2354"/>
    <w:rsid w:val="00DE35D3"/>
    <w:rsid w:val="00DF30A5"/>
    <w:rsid w:val="00E1076F"/>
    <w:rsid w:val="00E11130"/>
    <w:rsid w:val="00E26CA0"/>
    <w:rsid w:val="00E27759"/>
    <w:rsid w:val="00E35235"/>
    <w:rsid w:val="00E374AB"/>
    <w:rsid w:val="00E40396"/>
    <w:rsid w:val="00E44F28"/>
    <w:rsid w:val="00E4507C"/>
    <w:rsid w:val="00E466BF"/>
    <w:rsid w:val="00E7433B"/>
    <w:rsid w:val="00E82C32"/>
    <w:rsid w:val="00E92AC5"/>
    <w:rsid w:val="00E9448A"/>
    <w:rsid w:val="00EA260A"/>
    <w:rsid w:val="00EE2CFC"/>
    <w:rsid w:val="00EF30DE"/>
    <w:rsid w:val="00F1128C"/>
    <w:rsid w:val="00F16304"/>
    <w:rsid w:val="00F31FB2"/>
    <w:rsid w:val="00F40EC9"/>
    <w:rsid w:val="00F4170F"/>
    <w:rsid w:val="00F7771E"/>
    <w:rsid w:val="00F864CB"/>
    <w:rsid w:val="00F9061F"/>
    <w:rsid w:val="00FD1EA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90</TotalTime>
  <Pages>16</Pages>
  <Words>5531</Words>
  <Characters>3152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29</cp:revision>
  <dcterms:created xsi:type="dcterms:W3CDTF">2020-05-05T15:30:00Z</dcterms:created>
  <dcterms:modified xsi:type="dcterms:W3CDTF">2020-06-22T21:54:00Z</dcterms:modified>
</cp:coreProperties>
</file>